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557431FE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65AECA38" w14:textId="77777777" w:rsidR="00E614DD" w:rsidRDefault="00F52403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7D90A43A" w14:textId="77777777" w:rsidR="00E614DD" w:rsidRDefault="00F52403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30F935C4" w14:textId="77777777" w:rsidR="00E614DD" w:rsidRDefault="00F52403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7A082E71" w14:textId="736E8811" w:rsidR="004A359E" w:rsidRDefault="00691EC1" w:rsidP="004A359E">
      <w:pPr>
        <w:pStyle w:val="Title"/>
      </w:pPr>
      <w:r>
        <w:t xml:space="preserve"> </w:t>
      </w:r>
      <w:r w:rsidR="00E908E5">
        <w:t>Concert of a Lifetime</w:t>
      </w:r>
    </w:p>
    <w:p w14:paraId="3CBAC00A" w14:textId="6C0BCBAF" w:rsidR="004A359E" w:rsidRPr="004A359E" w:rsidRDefault="00AF304C" w:rsidP="004A359E">
      <w:r w:rsidRPr="00350744">
        <w:t>“</w:t>
      </w:r>
      <w:r w:rsidR="004A359E" w:rsidRPr="00350744">
        <w:t>The world may be filled with hate but keep erasing it now</w:t>
      </w:r>
      <w:r w:rsidRPr="00350744">
        <w:t>”</w:t>
      </w:r>
      <w:r w:rsidR="00212B0C">
        <w:t>; t</w:t>
      </w:r>
      <w:r w:rsidRPr="00350744">
        <w:t>he sentence that changed my life.</w:t>
      </w:r>
      <w:r w:rsidR="004A359E" w:rsidRPr="00AF304C">
        <w:rPr>
          <w:u w:val="single"/>
        </w:rPr>
        <w:t xml:space="preserve"> </w:t>
      </w:r>
      <w:r w:rsidR="004A359E">
        <w:t>These words still echo in my ears. It was the first time I went to a concert and what better option than my favorite</w:t>
      </w:r>
      <w:r w:rsidR="00212B0C">
        <w:t>,</w:t>
      </w:r>
      <w:r w:rsidR="004A359E">
        <w:t xml:space="preserve"> Ed Sheeran.</w:t>
      </w:r>
      <w:r w:rsidR="009B451A">
        <w:t xml:space="preserve"> He debuted in 2011 with the release of his album</w:t>
      </w:r>
      <w:r w:rsidR="00E908E5">
        <w:t xml:space="preserve"> </w:t>
      </w:r>
      <w:r w:rsidR="00E908E5">
        <w:fldChar w:fldCharType="begin"/>
      </w:r>
      <w:r w:rsidR="00E908E5">
        <w:instrText xml:space="preserve"> ADDIN ZOTERO_ITEM CSL_CITATION {"citationID":"jkMnvcfm","properties":{"formattedCitation":"({\\i{}Ed Sheeran | Biography &amp; History | AllMusic})","plainCitation":"(Ed Sheeran | Biography &amp; History | AllMusic)","noteIndex":0},"citationItems":[{"id":99,"uris":["http://zotero.org/users/local/WKtM8IGm/items/NYLKAAZC"],"uri":["http://zotero.org/users/local/WKtM8IGm/items/NYLKAAZC"],"itemData":{"id":99,"type":"webpage","title":"Ed Sheeran | Biography &amp; History | AllMusic","URL":"https://www.allmusic.com/artist/ed-sheeran-mn0002639628/biography","accessed":{"date-parts":[["2020",1,23]]}}}],"schema":"https://github.com/citation-style-language/schema/raw/master/csl-citation.json"} </w:instrText>
      </w:r>
      <w:r w:rsidR="00E908E5">
        <w:fldChar w:fldCharType="separate"/>
      </w:r>
      <w:r w:rsidR="00E908E5" w:rsidRPr="00E908E5">
        <w:rPr>
          <w:rFonts w:ascii="Times New Roman" w:hAnsi="Times New Roman" w:cs="Times New Roman"/>
        </w:rPr>
        <w:t>(</w:t>
      </w:r>
      <w:r w:rsidR="00E908E5" w:rsidRPr="00E908E5">
        <w:rPr>
          <w:rFonts w:ascii="Times New Roman" w:hAnsi="Times New Roman" w:cs="Times New Roman"/>
          <w:i/>
          <w:iCs/>
        </w:rPr>
        <w:t>Ed Sheeran | Biography &amp; History | AllMusic</w:t>
      </w:r>
      <w:r w:rsidR="00E908E5" w:rsidRPr="00E908E5">
        <w:rPr>
          <w:rFonts w:ascii="Times New Roman" w:hAnsi="Times New Roman" w:cs="Times New Roman"/>
        </w:rPr>
        <w:t>)</w:t>
      </w:r>
      <w:r w:rsidR="00E908E5">
        <w:fldChar w:fldCharType="end"/>
      </w:r>
      <w:r>
        <w:t>.</w:t>
      </w:r>
      <w:r w:rsidR="00E908E5">
        <w:t xml:space="preserve"> </w:t>
      </w:r>
      <w:r w:rsidR="004A359E">
        <w:t>I always listened to him and wondered what it would feel like to be present as he performed. So, I finally managed to make it happen and decided to go with my friend.</w:t>
      </w:r>
      <w:r>
        <w:t xml:space="preserve"> I jus</w:t>
      </w:r>
      <w:r w:rsidR="00212B0C">
        <w:t>t love his innocent look and</w:t>
      </w:r>
      <w:r>
        <w:t xml:space="preserve"> blonde hair. He takes inspiration from all </w:t>
      </w:r>
      <w:r w:rsidR="00E908E5">
        <w:t>genres</w:t>
      </w:r>
      <w:r>
        <w:t xml:space="preserve"> of music and then makes </w:t>
      </w:r>
      <w:r w:rsidR="00212B0C">
        <w:t>them</w:t>
      </w:r>
      <w:r>
        <w:t xml:space="preserve"> his own</w:t>
      </w:r>
      <w:r w:rsidR="00E908E5">
        <w:t xml:space="preserve"> </w:t>
      </w:r>
      <w:r w:rsidR="00E908E5">
        <w:fldChar w:fldCharType="begin"/>
      </w:r>
      <w:r w:rsidR="00E908E5">
        <w:instrText xml:space="preserve"> ADDIN ZOTERO_ITEM CSL_CITATION {"citationID":"99XbXo4r","properties":{"formattedCitation":"({\\i{}Ed Sheeran | Biography &amp; History | AllMusic})","plainCitation":"(Ed Sheeran | Biography &amp; History | AllMusic)","noteIndex":0},"citationItems":[{"id":99,"uris":["http://zotero.org/users/local/WKtM8IGm/items/NYLKAAZC"],"uri":["http://zotero.org/users/local/WKtM8IGm/items/NYLKAAZC"],"itemData":{"id":99,"type":"webpage","title":"Ed Sheeran | Biography &amp; History | AllMusic","URL":"https://www.allmusic.com/artist/ed-sheeran-mn0002639628/biography","accessed":{"date-parts":[["2020",1,23]]}}}],"schema":"https://github.com/citation-style-language/schema/raw/master/csl-citation.json"} </w:instrText>
      </w:r>
      <w:r w:rsidR="00E908E5">
        <w:fldChar w:fldCharType="separate"/>
      </w:r>
      <w:r w:rsidR="00E908E5" w:rsidRPr="00E908E5">
        <w:rPr>
          <w:rFonts w:ascii="Times New Roman" w:hAnsi="Times New Roman" w:cs="Times New Roman"/>
        </w:rPr>
        <w:t>(</w:t>
      </w:r>
      <w:r w:rsidR="00E908E5" w:rsidRPr="00E908E5">
        <w:rPr>
          <w:rFonts w:ascii="Times New Roman" w:hAnsi="Times New Roman" w:cs="Times New Roman"/>
          <w:i/>
          <w:iCs/>
        </w:rPr>
        <w:t>Ed Sheeran | Biography &amp; History | AllMusic</w:t>
      </w:r>
      <w:r w:rsidR="00E908E5" w:rsidRPr="00E908E5">
        <w:rPr>
          <w:rFonts w:ascii="Times New Roman" w:hAnsi="Times New Roman" w:cs="Times New Roman"/>
        </w:rPr>
        <w:t>)</w:t>
      </w:r>
      <w:r w:rsidR="00E908E5">
        <w:fldChar w:fldCharType="end"/>
      </w:r>
      <w:r>
        <w:t>.</w:t>
      </w:r>
      <w:r w:rsidR="004A359E">
        <w:t xml:space="preserve"> The crowd was cheering, the lights were bright</w:t>
      </w:r>
      <w:r w:rsidR="00212B0C">
        <w:t>,</w:t>
      </w:r>
      <w:r w:rsidR="004A359E">
        <w:t xml:space="preserve"> and it was an ultimate beginning to a great night to come. “It is so electrifying</w:t>
      </w:r>
      <w:r w:rsidR="00E908E5">
        <w:t>,</w:t>
      </w:r>
      <w:r w:rsidR="004A359E">
        <w:t xml:space="preserve">” I said to my friend who has had </w:t>
      </w:r>
      <w:r w:rsidR="00E908E5">
        <w:t xml:space="preserve">the </w:t>
      </w:r>
      <w:r w:rsidR="004A359E">
        <w:t>experience of concerts before. “Wait and watch”</w:t>
      </w:r>
      <w:r w:rsidR="00AE0D2D">
        <w:t>,</w:t>
      </w:r>
      <w:r w:rsidR="004A359E">
        <w:t xml:space="preserve"> he told me looking at the expressions on my face. The roar of the crowd became deafening as Ed </w:t>
      </w:r>
      <w:r w:rsidR="00AE0D2D">
        <w:t xml:space="preserve">stood in </w:t>
      </w:r>
      <w:r w:rsidR="004A359E">
        <w:t xml:space="preserve">the spotlight. He started singing all his famous numbers and I sang along as I </w:t>
      </w:r>
      <w:r w:rsidR="00AE0D2D">
        <w:t>know</w:t>
      </w:r>
      <w:r w:rsidR="004A359E">
        <w:t xml:space="preserve"> them</w:t>
      </w:r>
      <w:r w:rsidR="00AE0D2D">
        <w:t xml:space="preserve"> all</w:t>
      </w:r>
      <w:r w:rsidR="004A359E">
        <w:t xml:space="preserve"> by heart. It was an experience like no other. “I am </w:t>
      </w:r>
      <w:r w:rsidR="00177884">
        <w:t>gonna</w:t>
      </w:r>
      <w:r w:rsidR="004A359E">
        <w:t xml:space="preserve"> remember this forever</w:t>
      </w:r>
      <w:r w:rsidR="00E908E5">
        <w:t>,</w:t>
      </w:r>
      <w:r w:rsidR="004A359E">
        <w:t xml:space="preserve">” I said to my </w:t>
      </w:r>
      <w:r w:rsidR="00AE0D2D">
        <w:t>friend who was jumping around with</w:t>
      </w:r>
      <w:r w:rsidR="004A359E">
        <w:t xml:space="preserve"> </w:t>
      </w:r>
      <w:r w:rsidR="00AE0D2D">
        <w:t>excitement</w:t>
      </w:r>
      <w:r w:rsidR="004A359E">
        <w:t xml:space="preserve">. But then something happened that was quite unusual. A tune played </w:t>
      </w:r>
      <w:r w:rsidR="00AE0D2D">
        <w:t xml:space="preserve">and </w:t>
      </w:r>
      <w:r w:rsidR="004A359E">
        <w:t xml:space="preserve">I had no idea what song it was. </w:t>
      </w:r>
      <w:r w:rsidR="00F56FF5">
        <w:t>Maybe it was a song he recently wrote that I had never heard. But it sure</w:t>
      </w:r>
      <w:r w:rsidR="00AE0D2D">
        <w:t>ly</w:t>
      </w:r>
      <w:r w:rsidR="00F56FF5">
        <w:t xml:space="preserve"> left a lasting imp</w:t>
      </w:r>
      <w:r w:rsidR="00AE0D2D">
        <w:t>act</w:t>
      </w:r>
      <w:r w:rsidR="00F56FF5">
        <w:t xml:space="preserve"> on me. The first line you see of the essay, still stays with me</w:t>
      </w:r>
      <w:r w:rsidR="00AE0D2D">
        <w:t xml:space="preserve">. It is </w:t>
      </w:r>
      <w:r w:rsidR="00E560DB">
        <w:t>wonderful to watch artists express real</w:t>
      </w:r>
      <w:r w:rsidR="00E908E5">
        <w:t>-</w:t>
      </w:r>
      <w:r w:rsidR="00E560DB">
        <w:t xml:space="preserve">world problems so beautifully with lyrics. </w:t>
      </w:r>
      <w:r w:rsidR="00AE0D2D">
        <w:t>Sometimes, it feels like the world</w:t>
      </w:r>
      <w:r w:rsidR="00C64B2E">
        <w:t xml:space="preserve"> is full </w:t>
      </w:r>
      <w:r w:rsidR="00C64B2E">
        <w:lastRenderedPageBreak/>
        <w:t>of hate</w:t>
      </w:r>
      <w:r w:rsidR="00AE0D2D">
        <w:t>,</w:t>
      </w:r>
      <w:r w:rsidR="00C64B2E">
        <w:t xml:space="preserve"> where people are busy </w:t>
      </w:r>
      <w:r w:rsidR="00E908E5">
        <w:t>o</w:t>
      </w:r>
      <w:r w:rsidR="00C64B2E">
        <w:t>n their own with no motivation to help others. It is the behavior of one person that can change many</w:t>
      </w:r>
      <w:r w:rsidR="00AE0D2D">
        <w:t xml:space="preserve">, </w:t>
      </w:r>
      <w:r w:rsidR="00C64B2E">
        <w:t>as Ed sa</w:t>
      </w:r>
      <w:r w:rsidR="00AE0D2D">
        <w:t>ys</w:t>
      </w:r>
      <w:r w:rsidR="00C64B2E">
        <w:t xml:space="preserve">, </w:t>
      </w:r>
      <w:r w:rsidR="00AE0D2D">
        <w:t>“K</w:t>
      </w:r>
      <w:r w:rsidR="00C64B2E">
        <w:t>eep erasing the hate somehow.</w:t>
      </w:r>
      <w:r w:rsidR="00AE0D2D">
        <w:t>”</w:t>
      </w:r>
    </w:p>
    <w:p w14:paraId="3178D50C" w14:textId="2A0AE136" w:rsidR="00C42AEE" w:rsidRDefault="00C64B2E" w:rsidP="00C42AEE">
      <w:r>
        <w:t xml:space="preserve">As the song </w:t>
      </w:r>
      <w:r w:rsidR="0029362D">
        <w:t>ended,</w:t>
      </w:r>
      <w:r>
        <w:t xml:space="preserve"> I was in a state of awe. Everything combined made the experience historic for me. “I told you, you would have a great time</w:t>
      </w:r>
      <w:r w:rsidR="00E908E5">
        <w:t>,</w:t>
      </w:r>
      <w:r>
        <w:t>” my friend said. “Ahan</w:t>
      </w:r>
      <w:r w:rsidR="00AE0D2D">
        <w:t>!</w:t>
      </w:r>
      <w:r w:rsidR="0029362D">
        <w:t>”</w:t>
      </w:r>
      <w:r w:rsidR="00AE0D2D">
        <w:t>,</w:t>
      </w:r>
      <w:r w:rsidR="0029362D">
        <w:t xml:space="preserve"> I exclaimed with joy. Then</w:t>
      </w:r>
      <w:r w:rsidR="00AE0D2D">
        <w:t>,</w:t>
      </w:r>
      <w:r w:rsidR="0029362D">
        <w:t xml:space="preserve"> it was time </w:t>
      </w:r>
      <w:r w:rsidR="00AE0D2D">
        <w:t>for</w:t>
      </w:r>
      <w:r w:rsidR="0029362D">
        <w:t xml:space="preserve"> the final song. “I am in love with the shape of you please</w:t>
      </w:r>
      <w:r w:rsidR="00E908E5">
        <w:t>,</w:t>
      </w:r>
      <w:r w:rsidR="0029362D">
        <w:t xml:space="preserve"> please</w:t>
      </w:r>
      <w:r w:rsidR="00AE0D2D">
        <w:t>!</w:t>
      </w:r>
      <w:r w:rsidR="0029362D">
        <w:t>”</w:t>
      </w:r>
      <w:r w:rsidR="00AE0D2D">
        <w:t>,</w:t>
      </w:r>
      <w:r w:rsidR="0029362D">
        <w:t xml:space="preserve"> I </w:t>
      </w:r>
      <w:r w:rsidR="00AE0D2D">
        <w:t>prayed and there it was</w:t>
      </w:r>
      <w:r w:rsidR="0029362D">
        <w:t xml:space="preserve">. I </w:t>
      </w:r>
      <w:r w:rsidR="009B451A">
        <w:t>couldn’t</w:t>
      </w:r>
      <w:r w:rsidR="00AE0D2D">
        <w:t xml:space="preserve"> stop cheering</w:t>
      </w:r>
      <w:r w:rsidR="0029362D">
        <w:t>. With that</w:t>
      </w:r>
      <w:r w:rsidR="00E908E5">
        <w:t>,</w:t>
      </w:r>
      <w:r w:rsidR="0029362D">
        <w:t xml:space="preserve"> the </w:t>
      </w:r>
      <w:r w:rsidR="00E908E5">
        <w:t>curtains</w:t>
      </w:r>
      <w:r w:rsidR="0029362D">
        <w:t xml:space="preserve"> fell and we all started to leave. My friend and I stopped at a fast</w:t>
      </w:r>
      <w:r w:rsidR="00E908E5">
        <w:t>-</w:t>
      </w:r>
      <w:r w:rsidR="0029362D">
        <w:t xml:space="preserve">food joint to have some burgers. Then I </w:t>
      </w:r>
      <w:r w:rsidR="00AE0D2D">
        <w:t>bid him farewell and went</w:t>
      </w:r>
      <w:r w:rsidR="0029362D">
        <w:t xml:space="preserve"> home.</w:t>
      </w:r>
      <w:r w:rsidR="009B451A">
        <w:t xml:space="preserve"> As I </w:t>
      </w:r>
      <w:r w:rsidR="00AE0D2D">
        <w:t>lay in</w:t>
      </w:r>
      <w:r w:rsidR="009B451A">
        <w:t xml:space="preserve"> bed that night, the </w:t>
      </w:r>
      <w:r w:rsidR="00AE0D2D">
        <w:t>noise</w:t>
      </w:r>
      <w:r w:rsidR="009B451A">
        <w:t xml:space="preserve"> of the crowd, the mood of the people</w:t>
      </w:r>
      <w:r w:rsidR="00AE0D2D">
        <w:t>,</w:t>
      </w:r>
      <w:r w:rsidR="009B451A">
        <w:t xml:space="preserve"> and everything </w:t>
      </w:r>
      <w:r w:rsidR="00AE0D2D">
        <w:t>came</w:t>
      </w:r>
      <w:r w:rsidR="009B451A">
        <w:t xml:space="preserve"> back to me.</w:t>
      </w:r>
      <w:r w:rsidR="00FD371E">
        <w:t xml:space="preserve"> A</w:t>
      </w:r>
      <w:r w:rsidR="009B451A">
        <w:t xml:space="preserve"> simple night changed my feelings about so many things. But remembering that song made me think a lot. It would </w:t>
      </w:r>
      <w:r w:rsidR="00FD371E">
        <w:t>great</w:t>
      </w:r>
      <w:r w:rsidR="009B451A">
        <w:t xml:space="preserve"> if all </w:t>
      </w:r>
      <w:r w:rsidR="00E908E5">
        <w:t>t</w:t>
      </w:r>
      <w:r w:rsidR="009B451A">
        <w:t>he people in the world dedicated</w:t>
      </w:r>
      <w:r w:rsidR="00FD371E">
        <w:t xml:space="preserve"> themselves</w:t>
      </w:r>
      <w:r w:rsidR="009B451A">
        <w:t xml:space="preserve"> to making others smile. There is no need for big favors </w:t>
      </w:r>
      <w:r w:rsidR="00FD371E">
        <w:t>or</w:t>
      </w:r>
      <w:r w:rsidR="009B451A">
        <w:t xml:space="preserve"> help. </w:t>
      </w:r>
      <w:r w:rsidR="00FD371E">
        <w:t>A</w:t>
      </w:r>
      <w:r w:rsidR="009B451A">
        <w:t xml:space="preserve"> </w:t>
      </w:r>
      <w:r w:rsidR="00FD371E">
        <w:t>friendly</w:t>
      </w:r>
      <w:r w:rsidR="009B451A">
        <w:t xml:space="preserve"> gaze </w:t>
      </w:r>
      <w:r w:rsidR="00FD371E">
        <w:t>and</w:t>
      </w:r>
      <w:r w:rsidR="009B451A">
        <w:t xml:space="preserve"> </w:t>
      </w:r>
      <w:r w:rsidR="00E908E5">
        <w:t xml:space="preserve">a </w:t>
      </w:r>
      <w:r w:rsidR="009B451A">
        <w:t>smile is all that is required.</w:t>
      </w:r>
      <w:r w:rsidR="00E908E5">
        <w:t xml:space="preserve"> That day I decided that I would do my part to make the world a better place to live in for the people. I found myself more relaxed than I usually was. This </w:t>
      </w:r>
      <w:r w:rsidR="00FD371E">
        <w:t>made me realize</w:t>
      </w:r>
      <w:r w:rsidR="00E908E5">
        <w:t xml:space="preserve"> how others affect our mood</w:t>
      </w:r>
      <w:r w:rsidR="00FD371E">
        <w:t xml:space="preserve"> and leave an impact</w:t>
      </w:r>
      <w:r w:rsidR="00E908E5">
        <w:t xml:space="preserve">. </w:t>
      </w:r>
    </w:p>
    <w:p w14:paraId="4D8651D8" w14:textId="34FEB6B1" w:rsidR="00E908E5" w:rsidRDefault="00E908E5">
      <w:pPr>
        <w:suppressAutoHyphens w:val="0"/>
      </w:pPr>
      <w:r>
        <w:br w:type="page"/>
      </w:r>
    </w:p>
    <w:p w14:paraId="2AB37B5E" w14:textId="7E6E9DBE" w:rsidR="00E908E5" w:rsidRDefault="00E908E5" w:rsidP="00E908E5">
      <w:pPr>
        <w:rPr>
          <w:b/>
          <w:bCs/>
        </w:rPr>
      </w:pPr>
      <w:r w:rsidRPr="00E908E5">
        <w:rPr>
          <w:b/>
          <w:bCs/>
        </w:rPr>
        <w:lastRenderedPageBreak/>
        <w:t>Wo</w:t>
      </w:r>
      <w:r>
        <w:rPr>
          <w:b/>
          <w:bCs/>
        </w:rPr>
        <w:t>r</w:t>
      </w:r>
      <w:r w:rsidRPr="00E908E5">
        <w:rPr>
          <w:b/>
          <w:bCs/>
        </w:rPr>
        <w:t>ks Cited</w:t>
      </w:r>
      <w:r w:rsidR="00FD371E">
        <w:rPr>
          <w:b/>
          <w:bCs/>
        </w:rPr>
        <w:t>:</w:t>
      </w:r>
    </w:p>
    <w:p w14:paraId="61E1DC72" w14:textId="77777777" w:rsidR="00E908E5" w:rsidRPr="00E908E5" w:rsidRDefault="00E908E5" w:rsidP="00E908E5">
      <w:pPr>
        <w:pStyle w:val="Bibliography"/>
        <w:rPr>
          <w:rFonts w:ascii="Times New Roman" w:hAnsi="Times New Roman" w:cs="Times New Roman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E908E5">
        <w:rPr>
          <w:rFonts w:ascii="Times New Roman" w:hAnsi="Times New Roman" w:cs="Times New Roman"/>
          <w:i/>
          <w:iCs/>
        </w:rPr>
        <w:t>Ed Sheeran | Biography &amp; History | AllMusic</w:t>
      </w:r>
      <w:r w:rsidRPr="00E908E5">
        <w:rPr>
          <w:rFonts w:ascii="Times New Roman" w:hAnsi="Times New Roman" w:cs="Times New Roman"/>
        </w:rPr>
        <w:t>. https://www.allmusic.com/artist/ed-sheeran-mn0002639628/biography. Accessed 23 Jan. 2020.</w:t>
      </w:r>
    </w:p>
    <w:p w14:paraId="62D58A76" w14:textId="26D87FC4" w:rsidR="00E908E5" w:rsidRPr="00E908E5" w:rsidRDefault="00E908E5" w:rsidP="00E908E5">
      <w:pPr>
        <w:rPr>
          <w:b/>
          <w:bCs/>
        </w:rPr>
      </w:pPr>
      <w:r>
        <w:rPr>
          <w:b/>
          <w:bCs/>
        </w:rPr>
        <w:fldChar w:fldCharType="end"/>
      </w:r>
      <w:bookmarkStart w:id="0" w:name="_GoBack"/>
      <w:bookmarkEnd w:id="0"/>
    </w:p>
    <w:sectPr w:rsidR="00E908E5" w:rsidRPr="00E908E5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41685C8" w14:textId="77777777" w:rsidR="00F52403" w:rsidRDefault="00F52403">
      <w:pPr>
        <w:spacing w:line="240" w:lineRule="auto"/>
      </w:pPr>
      <w:r>
        <w:separator/>
      </w:r>
    </w:p>
  </w:endnote>
  <w:endnote w:type="continuationSeparator" w:id="0">
    <w:p w14:paraId="38A20F50" w14:textId="77777777" w:rsidR="00F52403" w:rsidRDefault="00F5240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4BA106D" w14:textId="77777777" w:rsidR="00F52403" w:rsidRDefault="00F52403">
      <w:pPr>
        <w:spacing w:line="240" w:lineRule="auto"/>
      </w:pPr>
      <w:r>
        <w:separator/>
      </w:r>
    </w:p>
  </w:footnote>
  <w:footnote w:type="continuationSeparator" w:id="0">
    <w:p w14:paraId="0F334ADE" w14:textId="77777777" w:rsidR="00F52403" w:rsidRDefault="00F5240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A0BEFD1" w14:textId="77777777" w:rsidR="00E614DD" w:rsidRDefault="00F52403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FD371E">
      <w:rPr>
        <w:noProof/>
      </w:rPr>
      <w:t>2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EA29D57" w14:textId="77777777" w:rsidR="00E614DD" w:rsidRDefault="00F52403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AE0D2D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0"/>
  <w:removePersonalInformation/>
  <w:removeDateAndTime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EyMjQ1NjI0MjM1NDBV0lEKTi0uzszPAykwrAUAg+dg5iwAAAA="/>
  </w:docVars>
  <w:rsids>
    <w:rsidRoot w:val="00F83220"/>
    <w:rsid w:val="00014867"/>
    <w:rsid w:val="00040CBB"/>
    <w:rsid w:val="000B78C8"/>
    <w:rsid w:val="001463B2"/>
    <w:rsid w:val="00177884"/>
    <w:rsid w:val="001A4ABF"/>
    <w:rsid w:val="001F62C0"/>
    <w:rsid w:val="00212B0C"/>
    <w:rsid w:val="00245E02"/>
    <w:rsid w:val="0029362D"/>
    <w:rsid w:val="00350744"/>
    <w:rsid w:val="00353B66"/>
    <w:rsid w:val="00364805"/>
    <w:rsid w:val="00456604"/>
    <w:rsid w:val="004A2675"/>
    <w:rsid w:val="004A359E"/>
    <w:rsid w:val="004F7139"/>
    <w:rsid w:val="005525EB"/>
    <w:rsid w:val="0057093C"/>
    <w:rsid w:val="00691EC1"/>
    <w:rsid w:val="007C53FB"/>
    <w:rsid w:val="008B7D18"/>
    <w:rsid w:val="008F1F97"/>
    <w:rsid w:val="008F4052"/>
    <w:rsid w:val="00985A65"/>
    <w:rsid w:val="009B451A"/>
    <w:rsid w:val="009D4EB3"/>
    <w:rsid w:val="00AE0D2D"/>
    <w:rsid w:val="00AF304C"/>
    <w:rsid w:val="00B13D1B"/>
    <w:rsid w:val="00B818DF"/>
    <w:rsid w:val="00BA1BAA"/>
    <w:rsid w:val="00C42AEE"/>
    <w:rsid w:val="00C64B2E"/>
    <w:rsid w:val="00CD3FEE"/>
    <w:rsid w:val="00D05A7B"/>
    <w:rsid w:val="00D52117"/>
    <w:rsid w:val="00DB0D39"/>
    <w:rsid w:val="00E14005"/>
    <w:rsid w:val="00E560DB"/>
    <w:rsid w:val="00E614DD"/>
    <w:rsid w:val="00E627B4"/>
    <w:rsid w:val="00E908E5"/>
    <w:rsid w:val="00F52403"/>
    <w:rsid w:val="00F56FF5"/>
    <w:rsid w:val="00F83220"/>
    <w:rsid w:val="00F9444C"/>
    <w:rsid w:val="00FD371E"/>
    <w:rsid w:val="00FE3A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6AF5774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217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317140"/>
    <w:rsid w:val="003729CB"/>
    <w:rsid w:val="003A0181"/>
    <w:rsid w:val="005A3EFE"/>
    <w:rsid w:val="009D0512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83</Words>
  <Characters>3898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1-23T05:14:00Z</dcterms:created>
  <dcterms:modified xsi:type="dcterms:W3CDTF">2020-01-23T05:14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zeTv5gNe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